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81C" w:rsidRPr="00383B4A" w:rsidRDefault="00A5081C" w:rsidP="00383B4A">
      <w:pPr>
        <w:spacing w:line="480" w:lineRule="auto"/>
        <w:contextualSpacing/>
        <w:rPr>
          <w:rFonts w:ascii="Arial" w:hAnsi="Arial" w:cs="Arial"/>
          <w:sz w:val="24"/>
          <w:szCs w:val="24"/>
        </w:rPr>
      </w:pPr>
      <w:bookmarkStart w:id="0" w:name="_GoBack"/>
      <w:bookmarkEnd w:id="0"/>
      <w:r w:rsidRPr="00383B4A">
        <w:rPr>
          <w:rFonts w:ascii="Arial" w:hAnsi="Arial" w:cs="Arial"/>
          <w:sz w:val="24"/>
          <w:szCs w:val="24"/>
        </w:rPr>
        <w:t xml:space="preserve">Table S2. </w:t>
      </w:r>
      <w:proofErr w:type="gramStart"/>
      <w:r w:rsidRPr="00383B4A">
        <w:rPr>
          <w:rFonts w:ascii="Arial" w:hAnsi="Arial" w:cs="Arial"/>
          <w:sz w:val="24"/>
          <w:szCs w:val="24"/>
        </w:rPr>
        <w:t>Archosaur specimens utilized in the study.</w:t>
      </w:r>
      <w:proofErr w:type="gramEnd"/>
      <w:r w:rsidRPr="00383B4A">
        <w:rPr>
          <w:rFonts w:ascii="Arial" w:hAnsi="Arial" w:cs="Arial"/>
          <w:sz w:val="24"/>
          <w:szCs w:val="24"/>
        </w:rPr>
        <w:t xml:space="preserve">  Specimens are identified by genus only.  Saurischia was divided into </w:t>
      </w:r>
      <w:proofErr w:type="spellStart"/>
      <w:r w:rsidRPr="00383B4A">
        <w:rPr>
          <w:rFonts w:ascii="Arial" w:hAnsi="Arial" w:cs="Arial"/>
          <w:sz w:val="24"/>
          <w:szCs w:val="24"/>
        </w:rPr>
        <w:t>Sauropodomorpha</w:t>
      </w:r>
      <w:proofErr w:type="spellEnd"/>
      <w:r w:rsidRPr="00383B4A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383B4A">
        <w:rPr>
          <w:rFonts w:ascii="Arial" w:hAnsi="Arial" w:cs="Arial"/>
          <w:sz w:val="24"/>
          <w:szCs w:val="24"/>
        </w:rPr>
        <w:t>Theropoda</w:t>
      </w:r>
      <w:proofErr w:type="spellEnd"/>
      <w:r w:rsidRPr="00383B4A">
        <w:rPr>
          <w:rFonts w:ascii="Arial" w:hAnsi="Arial" w:cs="Arial"/>
          <w:sz w:val="24"/>
          <w:szCs w:val="24"/>
        </w:rPr>
        <w:t xml:space="preserve"> (Aves inclusive). </w:t>
      </w:r>
      <w:proofErr w:type="gramStart"/>
      <w:r w:rsidRPr="00383B4A">
        <w:rPr>
          <w:rFonts w:ascii="Arial" w:hAnsi="Arial" w:cs="Arial"/>
          <w:sz w:val="24"/>
          <w:szCs w:val="24"/>
        </w:rPr>
        <w:t>Institutional abbreviations as per the main text.</w:t>
      </w:r>
      <w:proofErr w:type="gramEnd"/>
      <w:r w:rsidR="00383B4A">
        <w:rPr>
          <w:rFonts w:ascii="Arial" w:hAnsi="Arial" w:cs="Arial"/>
          <w:sz w:val="24"/>
          <w:szCs w:val="24"/>
        </w:rPr>
        <w:t xml:space="preserve"> </w:t>
      </w:r>
      <w:proofErr w:type="gramStart"/>
      <w:r w:rsidR="00383B4A">
        <w:rPr>
          <w:rFonts w:ascii="Arial" w:hAnsi="Arial" w:cs="Arial"/>
          <w:sz w:val="24"/>
          <w:szCs w:val="24"/>
        </w:rPr>
        <w:t>*, Data taken from the literature.</w:t>
      </w:r>
      <w:proofErr w:type="gramEnd"/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A5081C" w:rsidRPr="00533D32" w:rsidTr="00533D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b w:val="0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lade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Taxon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Humerus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Femur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uropod</w:t>
            </w:r>
            <w:r w:rsidR="002E0E77" w:rsidRPr="00533D32">
              <w:rPr>
                <w:rFonts w:ascii="Arial" w:hAnsi="Arial" w:cs="Arial"/>
                <w:color w:val="000000"/>
              </w:rPr>
              <w:t>omorpha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Antetonitrus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95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952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533D32">
              <w:rPr>
                <w:rFonts w:ascii="Arial" w:hAnsi="Arial" w:cs="Arial"/>
                <w:i/>
                <w:iCs/>
                <w:color w:val="000000"/>
              </w:rPr>
              <w:t>Apatosaurus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6114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YU Display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YU Display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WC Display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MNH 2171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OMNH 01991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MNH 301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DNM 294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DNM 392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WC 64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YPM 198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Barosaurus</w:t>
            </w:r>
            <w:proofErr w:type="spellEnd"/>
            <w:r w:rsidRPr="00533D32">
              <w:rPr>
                <w:rFonts w:ascii="Arial" w:hAnsi="Arial" w:cs="Arial"/>
                <w:i/>
                <w:iCs/>
                <w:color w:val="000000"/>
              </w:rPr>
              <w:t xml:space="preserve"> </w:t>
            </w: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lentus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634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6341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Torneria</w:t>
            </w:r>
            <w:proofErr w:type="spellEnd"/>
            <w:r w:rsidRPr="00533D32">
              <w:rPr>
                <w:rFonts w:ascii="Arial" w:hAnsi="Arial" w:cs="Arial"/>
                <w:i/>
                <w:iCs/>
                <w:color w:val="000000"/>
              </w:rPr>
              <w:t xml:space="preserve"> ("</w:t>
            </w: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Barosaurus</w:t>
            </w:r>
            <w:proofErr w:type="spellEnd"/>
            <w:r w:rsidRPr="00533D32">
              <w:rPr>
                <w:rFonts w:ascii="Arial" w:hAnsi="Arial" w:cs="Arial"/>
                <w:i/>
                <w:iCs/>
                <w:color w:val="000000"/>
              </w:rPr>
              <w:t>")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3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37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6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6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6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65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7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7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70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700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533D32">
              <w:rPr>
                <w:rFonts w:ascii="Arial" w:hAnsi="Arial" w:cs="Arial"/>
                <w:i/>
                <w:iCs/>
                <w:color w:val="000000"/>
              </w:rPr>
              <w:t>Brachiosaurus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096-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096-1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94.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94.1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9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BR.2699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533D32">
              <w:rPr>
                <w:rFonts w:ascii="Arial" w:hAnsi="Arial" w:cs="Arial"/>
                <w:i/>
                <w:iCs/>
                <w:color w:val="000000"/>
              </w:rPr>
              <w:t>Camarasaurus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YPM MOUNT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435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43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YU 725/13643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YU 725/1364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WC Display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WC Display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OMNH 01794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 528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 528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OMNH 01794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YPM 5862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YPM MOUNT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533D32">
              <w:rPr>
                <w:rFonts w:ascii="Arial" w:hAnsi="Arial" w:cs="Arial"/>
                <w:i/>
                <w:iCs/>
                <w:color w:val="000000"/>
              </w:rPr>
              <w:t>Diplodocus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585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AMNH 5855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YU 725/488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YU 725/4889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M 2178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M 21788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M 3072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CM 3072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OMNH 0179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OMNH 01793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 8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 82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Epachthosaurus</w:t>
            </w:r>
            <w:proofErr w:type="spellEnd"/>
            <w:r w:rsidR="00383B4A" w:rsidRPr="00533D32">
              <w:rPr>
                <w:rFonts w:ascii="Arial" w:hAnsi="Arial" w:cs="Arial"/>
                <w:iCs/>
                <w:color w:val="000000"/>
              </w:rPr>
              <w:t>*</w:t>
            </w:r>
          </w:p>
        </w:tc>
        <w:tc>
          <w:tcPr>
            <w:tcW w:w="2394" w:type="dxa"/>
          </w:tcPr>
          <w:p w:rsidR="00A5081C" w:rsidRPr="00533D32" w:rsidRDefault="00383B4A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UNPSJB-PV920 </w:t>
            </w:r>
            <w:r w:rsidRPr="00533D32">
              <w:rPr>
                <w:rFonts w:ascii="Arial" w:hAnsi="Arial" w:cs="Arial"/>
                <w:color w:val="000000"/>
              </w:rPr>
              <w:fldChar w:fldCharType="begin"/>
            </w:r>
            <w:r w:rsidRPr="00533D32">
              <w:rPr>
                <w:rFonts w:ascii="Arial" w:hAnsi="Arial" w:cs="Arial"/>
                <w:color w:val="000000"/>
              </w:rPr>
              <w:instrText xml:space="preserve"> ADDIN ZOTERO_ITEM CSL_CITATION {"citationID":"khjoppkvp","properties":{"formattedCitation":"[1]","plainCitation":"[1]"},"citationItems":[{"id":1750,"uris":["http://zotero.org/users/1224395/items/VZAB5N7N"],"uri":["http://zotero.org/users/1224395/items/VZAB5N7N"],"itemData":{"id":1750,"type":"article-journal","title":"An articulated specimen of the basal Titanosaurian (Dinosauria: Sauropoda) &lt;i&gt;Epachthosaurus scuiottoi&lt;/i&gt; from the Early Late Cretaceous Bajo Barreal Formation of Chubut Province, Argentina","container-title":"Journal of Vertebrate Paleontology","page":"107-120","volume":"24","issue":"1","author":[{"family":"Martinez","given":"Ruben D."},{"family":"Gimenez","given":"Olga"},{"family":"Rodriguez","given":"Jorge"},{"family":"Luna","given":"Marcelo"},{"family":"Lamanna","given":"Matthew C."}],"issued":{"date-parts":[["2004"]]}}}],"schema":"https://github.com/citation-style-language/schema/raw/master/csl-citation.json"} </w:instrText>
            </w:r>
            <w:r w:rsidRPr="00533D32">
              <w:rPr>
                <w:rFonts w:ascii="Arial" w:hAnsi="Arial" w:cs="Arial"/>
                <w:color w:val="000000"/>
              </w:rPr>
              <w:fldChar w:fldCharType="separate"/>
            </w:r>
            <w:r w:rsidRPr="00533D32">
              <w:rPr>
                <w:rFonts w:ascii="Arial" w:hAnsi="Arial" w:cs="Arial"/>
              </w:rPr>
              <w:t>[1]</w:t>
            </w:r>
            <w:r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383B4A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UNPSJB-PV920 </w:t>
            </w:r>
            <w:r w:rsidRPr="00533D32">
              <w:rPr>
                <w:rFonts w:ascii="Arial" w:hAnsi="Arial" w:cs="Arial"/>
                <w:color w:val="000000"/>
              </w:rPr>
              <w:fldChar w:fldCharType="begin"/>
            </w:r>
            <w:r w:rsidRPr="00533D32">
              <w:rPr>
                <w:rFonts w:ascii="Arial" w:hAnsi="Arial" w:cs="Arial"/>
                <w:color w:val="000000"/>
              </w:rPr>
              <w:instrText xml:space="preserve"> ADDIN ZOTERO_ITEM CSL_CITATION {"citationID":"nvn1f79h9","properties":{"formattedCitation":"[1]","plainCitation":"[1]"},"citationItems":[{"id":1750,"uris":["http://zotero.org/users/1224395/items/VZAB5N7N"],"uri":["http://zotero.org/users/1224395/items/VZAB5N7N"],"itemData":{"id":1750,"type":"article-journal","title":"An articulated specimen of the basal Titanosaurian (Dinosauria: Sauropoda) &lt;i&gt;Epachthosaurus scuiottoi&lt;/i&gt; from the Early Late Cretaceous Bajo Barreal Formation of Chubut Province, Argentina","container-title":"Journal of Vertebrate Paleontology","page":"107-120","volume":"24","issue":"1","author":[{"family":"Martinez","given":"Ruben D."},{"family":"Gimenez","given":"Olga"},{"family":"Rodriguez","given":"Jorge"},{"family":"Luna","given":"Marcelo"},{"family":"Lamanna","given":"Matthew C."}],"issued":{"date-parts":[["2004"]]}}}],"schema":"https://github.com/citation-style-language/schema/raw/master/csl-citation.json"} </w:instrText>
            </w:r>
            <w:r w:rsidRPr="00533D32">
              <w:rPr>
                <w:rFonts w:ascii="Arial" w:hAnsi="Arial" w:cs="Arial"/>
                <w:color w:val="000000"/>
              </w:rPr>
              <w:fldChar w:fldCharType="separate"/>
            </w:r>
            <w:r w:rsidRPr="00533D32">
              <w:rPr>
                <w:rFonts w:ascii="Arial" w:hAnsi="Arial" w:cs="Arial"/>
              </w:rPr>
              <w:t>[1]</w:t>
            </w:r>
            <w:r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Nequenasaurus</w:t>
            </w:r>
            <w:proofErr w:type="spellEnd"/>
            <w:r w:rsidR="00383B4A" w:rsidRPr="00533D32">
              <w:rPr>
                <w:rFonts w:ascii="Arial" w:hAnsi="Arial" w:cs="Arial"/>
                <w:iCs/>
                <w:color w:val="000000"/>
              </w:rPr>
              <w:t>*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MLPCS 1050</w:t>
            </w:r>
            <w:r w:rsidR="00383B4A" w:rsidRPr="00533D32">
              <w:rPr>
                <w:rFonts w:ascii="Arial" w:hAnsi="Arial" w:cs="Arial"/>
                <w:color w:val="000000"/>
              </w:rPr>
              <w:t xml:space="preserve">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gdni369f4","properties":{"formattedCitation":"[2]","plainCitation":"[2]"},"citationItems":[{"id":1749,"uris":["http://zotero.org/users/1224395/items/SQ86MW4Q"],"uri":["http://zotero.org/users/1224395/items/SQ86MW4Q"],"itemData":{"id":1749,"type":"article-journal","title":"The Appendicular Skeleton of &lt;i&gt;Neuquensaurus&lt;/i&gt; , a Late Cretaceous Saltasaurine Sauropod from Patagonia, Argentina","container-title":"Acta Palaeontologica Polonica","page":"399-426","volume":"55","issue":"3","source":"CrossRef","DOI":"10.4202/app.2009.0099","ISSN":"0567-7920","author":[{"family":"Otero","given":"Alejandro"}],"issued":{"date-parts":[["2010",9]]},"accessed":{"date-parts":[["2013",7,25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2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383B4A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MLPCS 1050 </w:t>
            </w:r>
            <w:r w:rsidRPr="00533D32">
              <w:rPr>
                <w:rFonts w:ascii="Arial" w:hAnsi="Arial" w:cs="Arial"/>
                <w:color w:val="000000"/>
              </w:rPr>
              <w:fldChar w:fldCharType="begin"/>
            </w:r>
            <w:r w:rsidRPr="00533D32">
              <w:rPr>
                <w:rFonts w:ascii="Arial" w:hAnsi="Arial" w:cs="Arial"/>
                <w:color w:val="000000"/>
              </w:rPr>
              <w:instrText xml:space="preserve"> ADDIN ZOTERO_ITEM CSL_CITATION {"citationID":"eier2245p","properties":{"formattedCitation":"[2]","plainCitation":"[2]"},"citationItems":[{"id":1749,"uris":["http://zotero.org/users/1224395/items/SQ86MW4Q"],"uri":["http://zotero.org/users/1224395/items/SQ86MW4Q"],"itemData":{"id":1749,"type":"article-journal","title":"The Appendicular Skeleton of &lt;i&gt;Neuquensaurus&lt;/i&gt; , a Late Cretaceous Saltasaurine Sauropod from Patagonia, Argentina","container-title":"Acta Palaeontologica Polonica","page":"399-426","volume":"55","issue":"3","source":"CrossRef","DOI":"10.4202/app.2009.0099","ISSN":"0567-7920","author":[{"family":"Otero","given":"Alejandro"}],"issued":{"date-parts":[["2010",9]]},"accessed":{"date-parts":[["2013",7,25]]}}}],"schema":"https://github.com/citation-style-language/schema/raw/master/csl-citation.json"} </w:instrText>
            </w:r>
            <w:r w:rsidRPr="00533D32">
              <w:rPr>
                <w:rFonts w:ascii="Arial" w:hAnsi="Arial" w:cs="Arial"/>
                <w:color w:val="000000"/>
              </w:rPr>
              <w:fldChar w:fldCharType="separate"/>
            </w:r>
            <w:r w:rsidRPr="00533D32">
              <w:rPr>
                <w:rFonts w:ascii="Arial" w:hAnsi="Arial" w:cs="Arial"/>
              </w:rPr>
              <w:t>[2]</w:t>
            </w:r>
            <w:r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MLPCS 1099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15d4o3300g","properties":{"formattedCitation":"[3]","plainCitation":"[3]"},"citationItems":[{"id":1747,"uris":["http://zotero.org/users/1224395/items/AIK35QTK"],"uri":["http://zotero.org/users/1224395/items/AIK35QTK"],"itemData":{"id":1747,"type":"article-journal","title":"Revision of South American Titanosaurid dinosaurs: palaeobiological, palaeobiogeographical, and phylogenetic aspects","container-title":"Records of the Queen Victoria Museum, Launceston","page":"1-174","volume":"111","author":[{"family":"Powell","given":"Jamie Eduardo"}],"issued":{"date-parts":[["2003"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3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MLPCS 1099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ss8eequjv","properties":{"formattedCitation":"[3]","plainCitation":"[3]"},"citationItems":[{"id":1747,"uris":["http://zotero.org/users/1224395/items/AIK35QTK"],"uri":["http://zotero.org/users/1224395/items/AIK35QTK"],"itemData":{"id":1747,"type":"article-journal","title":"Revision of South American Titanosaurid dinosaurs: palaeobiological, palaeobiogeographical, and phylogenetic aspects","container-title":"Records of the Queen Victoria Museum, Launceston","page":"1-174","volume":"111","author":[{"family":"Powell","given":"Jamie Eduardo"}],"issued":{"date-parts":[["2003"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3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Opisthocoelicaudia</w:t>
            </w:r>
            <w:proofErr w:type="spellEnd"/>
            <w:r w:rsidR="00383B4A" w:rsidRPr="00533D32">
              <w:rPr>
                <w:rFonts w:ascii="Arial" w:hAnsi="Arial" w:cs="Arial"/>
                <w:iCs/>
                <w:color w:val="000000"/>
              </w:rPr>
              <w:t>*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ZPAL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M</w:t>
            </w:r>
            <w:r w:rsidR="00383B4A" w:rsidRPr="00533D32">
              <w:rPr>
                <w:rFonts w:ascii="Arial" w:hAnsi="Arial" w:cs="Arial"/>
                <w:color w:val="000000"/>
              </w:rPr>
              <w:t>gD</w:t>
            </w:r>
            <w:proofErr w:type="spellEnd"/>
            <w:r w:rsidR="00383B4A" w:rsidRPr="00533D32">
              <w:rPr>
                <w:rFonts w:ascii="Arial" w:hAnsi="Arial" w:cs="Arial"/>
                <w:color w:val="000000"/>
              </w:rPr>
              <w:t xml:space="preserve">-I/48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1ccpnka6hm","properties":{"formattedCitation":"[4]","plainCitation":"[4]"},"citationItems":[{"id":1746,"uris":["http://zotero.org/users/1224395/items/8BJWIKID"],"uri":["http://zotero.org/users/1224395/items/8BJWIKID"],"itemData":{"id":1746,"type":"article-journal","title":"A new Camarasaurid sauropod &lt;i&gt;Opisthocoelicaudia skarzynskii&lt;/i&gt; gen. n., sp. n. from the Upper Cretaceous of Mongolia","container-title":"Palaeontologia Polonica","page":"5-64","volume":"37","author":[{"family":"Borsuk-Bialynicka","given":"M."}],"issued":{"date-parts":[["1977"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4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ZPAL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Mg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-I/48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153c065aaa","properties":{"formattedCitation":"[4]","plainCitation":"[4]"},"citationItems":[{"id":1746,"uris":["http://zotero.org/users/1224395/items/8BJWIKID"],"uri":["http://zotero.org/users/1224395/items/8BJWIKID"],"itemData":{"id":1746,"type":"article-journal","title":"A new Camarasaurid sauropod &lt;i&gt;Opisthocoelicaudia skarzynskii&lt;/i&gt; gen. n., sp. n. from the Upper Cretaceous of Mongolia","container-title":"Palaeontologia Polonica","page":"5-64","volume":"37","author":[{"family":"Borsuk-Bialynicka","given":"M."}],"issued":{"date-parts":[["1977"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4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Paralititan</w:t>
            </w:r>
            <w:proofErr w:type="spellEnd"/>
            <w:r w:rsidR="00383B4A" w:rsidRPr="00533D32">
              <w:rPr>
                <w:rFonts w:ascii="Arial" w:hAnsi="Arial" w:cs="Arial"/>
                <w:iCs/>
                <w:color w:val="000000"/>
              </w:rPr>
              <w:t>*</w:t>
            </w:r>
          </w:p>
        </w:tc>
        <w:tc>
          <w:tcPr>
            <w:tcW w:w="2394" w:type="dxa"/>
          </w:tcPr>
          <w:p w:rsidR="00A5081C" w:rsidRPr="00533D32" w:rsidRDefault="00383B4A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CGM 81119 </w:t>
            </w:r>
            <w:r w:rsidRPr="00533D32">
              <w:rPr>
                <w:rFonts w:ascii="Arial" w:hAnsi="Arial" w:cs="Arial"/>
                <w:color w:val="000000"/>
              </w:rPr>
              <w:fldChar w:fldCharType="begin"/>
            </w:r>
            <w:r w:rsidRPr="00533D32">
              <w:rPr>
                <w:rFonts w:ascii="Arial" w:hAnsi="Arial" w:cs="Arial"/>
                <w:color w:val="000000"/>
              </w:rPr>
              <w:instrText xml:space="preserve"> ADDIN ZOTERO_ITEM CSL_CITATION {"citationID":"k08jvajmq","properties":{"formattedCitation":"[5]","plainCitation":"[5]"},"citationItems":[{"id":1751,"uris":["http://zotero.org/users/1224395/items/WJPU8EMP"],"uri":["http://zotero.org/users/1224395/items/WJPU8EMP"],"itemData":{"id":1751,"type":"article-journal","title":"A Giant Sauropod Dinosaur from an Upper Cretaceous Mangrove Deposit in Egypt","container-title":"Science","page":"1704-1706","volume":"292","issue":"5522","source":"CrossRef","DOI":"10.1126/science.1060561","ISSN":"00368075, 10959203","author":[{"family":"Smith","given":"J. B."},{"family":"Lamanna","given":"Matthew C."},{"family":"Lacovara","given":"Kenneth J."},{"family":"Dodson","given":"Peter"},{"family":"Smith","given":"Jennifer R."},{"family":"Poole","given":"Jason C."},{"family":"Giegengack","given":"Robert"},{"family":"Attia","given":"Yousry"}],"issued":{"date-parts":[["2001",6,1]]},"accessed":{"date-parts":[["2013",7,25]]}}}],"schema":"https://github.com/citation-style-language/schema/raw/master/csl-citation.json"} </w:instrText>
            </w:r>
            <w:r w:rsidRPr="00533D32">
              <w:rPr>
                <w:rFonts w:ascii="Arial" w:hAnsi="Arial" w:cs="Arial"/>
                <w:color w:val="000000"/>
              </w:rPr>
              <w:fldChar w:fldCharType="separate"/>
            </w:r>
            <w:r w:rsidRPr="00533D32">
              <w:rPr>
                <w:rFonts w:ascii="Arial" w:hAnsi="Arial" w:cs="Arial"/>
              </w:rPr>
              <w:t>[5]</w:t>
            </w:r>
            <w:r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CGM 81119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1fvav4oveb","properties":{"formattedCitation":"[5]","plainCitation":"[5]"},"citationItems":[{"id":1751,"uris":["http://zotero.org/users/1224395/items/WJPU8EMP"],"uri":["http://zotero.org/users/1224395/items/WJPU8EMP"],"itemData":{"id":1751,"type":"article-journal","title":"A Giant Sauropod Dinosaur from an Upper Cretaceous Mangrove Deposit in Egypt","container-title":"Science","page":"1704-1706","volume":"292","issue":"5522","source":"CrossRef","DOI":"10.1126/science.1060561","ISSN":"00368075, 10959203","author":[{"family":"Smith","given":"J. B."},{"family":"Lamanna","given":"Matthew C."},{"family":"Lacovara","given":"Kenneth J."},{"family":"Dodson","given":"Peter"},{"family":"Smith","given":"Jennifer R."},{"family":"Poole","given":"Jason C."},{"family":"Giegengack","given":"Robert"},{"family":"Attia","given":"Yousry"}],"issued":{"date-parts":[["2001",6,1]]},"accessed":{"date-parts":[["2013",7,25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5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Rapetosaurus</w:t>
            </w:r>
            <w:proofErr w:type="spellEnd"/>
            <w:r w:rsidR="00383B4A" w:rsidRPr="00533D32">
              <w:rPr>
                <w:rFonts w:ascii="Arial" w:hAnsi="Arial" w:cs="Arial"/>
                <w:iCs/>
                <w:color w:val="000000"/>
              </w:rPr>
              <w:t>*</w:t>
            </w:r>
          </w:p>
        </w:tc>
        <w:tc>
          <w:tcPr>
            <w:tcW w:w="2394" w:type="dxa"/>
          </w:tcPr>
          <w:p w:rsidR="00A5081C" w:rsidRPr="00533D32" w:rsidRDefault="00383B4A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FMNH PR 2209 </w:t>
            </w:r>
            <w:r w:rsidRPr="00533D32">
              <w:rPr>
                <w:rFonts w:ascii="Arial" w:hAnsi="Arial" w:cs="Arial"/>
                <w:color w:val="000000"/>
              </w:rPr>
              <w:fldChar w:fldCharType="begin"/>
            </w:r>
            <w:r w:rsidRPr="00533D32">
              <w:rPr>
                <w:rFonts w:ascii="Arial" w:hAnsi="Arial" w:cs="Arial"/>
                <w:color w:val="000000"/>
              </w:rPr>
              <w:instrText xml:space="preserve"> ADDIN ZOTERO_ITEM CSL_CITATION {"citationID":"2f5bv9jqg9","properties":{"formattedCitation":"[6]","plainCitation":"[6]"},"citationItems":[{"id":1748,"uris":["http://zotero.org/users/1224395/items/JZZNG9Q9"],"uri":["http://zotero.org/users/1224395/items/JZZNG9Q9"],"itemData":{"id":1748,"type":"article-journal","title":"The postcranial osteology of &lt;i&gt;Rapetosaurus krausei&lt;/i&gt; (Sauropoda: Titanosauria) from the Late Cretaceous of Madagascar","container-title":"Journal of Vertebrate Paleontology","page":"1046-1086","volume":"29","issue":"4","source":"CrossRef","DOI":"10.1671/039.029.0432","ISSN":"0272-4634, 1937-2809","shortTitle":"The postcranial osteology of &lt;i&gt;Rapetosaurus krausei&lt;/i&gt; (Sauropoda","author":[{"family":"Rogers","given":"Kristina Curry"}],"issued":{"date-parts":[["2009",12,12]]},"accessed":{"date-parts":[["2013",7,25]]}}}],"schema":"https://github.com/citation-style-language/schema/raw/master/csl-citation.json"} </w:instrText>
            </w:r>
            <w:r w:rsidRPr="00533D32">
              <w:rPr>
                <w:rFonts w:ascii="Arial" w:hAnsi="Arial" w:cs="Arial"/>
                <w:color w:val="000000"/>
              </w:rPr>
              <w:fldChar w:fldCharType="separate"/>
            </w:r>
            <w:r w:rsidRPr="00533D32">
              <w:rPr>
                <w:rFonts w:ascii="Arial" w:hAnsi="Arial" w:cs="Arial"/>
              </w:rPr>
              <w:t>[6]</w:t>
            </w:r>
            <w:r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FMNH PR 2209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27l7tlme7v","properties":{"formattedCitation":"[6]","plainCitation":"[6]"},"citationItems":[{"id":1748,"uris":["http://zotero.org/users/1224395/items/JZZNG9Q9"],"uri":["http://zotero.org/users/1224395/items/JZZNG9Q9"],"itemData":{"id":1748,"type":"article-journal","title":"The postcranial osteology of &lt;i&gt;Rapetosaurus krausei&lt;/i&gt; (Sauropoda: Titanosauria) from the Late Cretaceous of Madagascar","container-title":"Journal of Vertebrate Paleontology","page":"1046-1086","volume":"29","issue":"4","source":"CrossRef","DOI":"10.1671/039.029.0432","ISSN":"0272-4634, 1937-2809","shortTitle":"The postcranial osteology of &lt;i&gt;Rapetosaurus krausei&lt;/i&gt; (Sauropoda","author":[{"family":"Rogers","given":"Kristina Curry"}],"issued":{"date-parts":[["2009",12,12]]},"accessed":{"date-parts":[["2013",7,25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6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Saltasaurus</w:t>
            </w:r>
            <w:proofErr w:type="spellEnd"/>
            <w:r w:rsidR="00383B4A" w:rsidRPr="00533D32">
              <w:rPr>
                <w:rFonts w:ascii="Arial" w:hAnsi="Arial" w:cs="Arial"/>
                <w:iCs/>
                <w:color w:val="000000"/>
              </w:rPr>
              <w:t>*</w:t>
            </w:r>
          </w:p>
        </w:tc>
        <w:tc>
          <w:tcPr>
            <w:tcW w:w="2394" w:type="dxa"/>
          </w:tcPr>
          <w:p w:rsidR="00A5081C" w:rsidRPr="00533D32" w:rsidRDefault="00383B4A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PVL 4017-79 </w:t>
            </w:r>
            <w:r w:rsidRPr="00533D32">
              <w:rPr>
                <w:rFonts w:ascii="Arial" w:hAnsi="Arial" w:cs="Arial"/>
                <w:color w:val="000000"/>
              </w:rPr>
              <w:fldChar w:fldCharType="begin"/>
            </w:r>
            <w:r w:rsidRPr="00533D32">
              <w:rPr>
                <w:rFonts w:ascii="Arial" w:hAnsi="Arial" w:cs="Arial"/>
                <w:color w:val="000000"/>
              </w:rPr>
              <w:instrText xml:space="preserve"> ADDIN ZOTERO_ITEM CSL_CITATION {"citationID":"1gk8c8f8k5","properties":{"formattedCitation":"[3]","plainCitation":"[3]"},"citationItems":[{"id":1747,"uris":["http://zotero.org/users/1224395/items/AIK35QTK"],"uri":["http://zotero.org/users/1224395/items/AIK35QTK"],"itemData":{"id":1747,"type":"article-journal","title":"Revision of South American Titanosaurid dinosaurs: palaeobiological, palaeobiogeographical, and phylogenetic aspects","container-title":"Records of the Queen Victoria Museum, Launceston","page":"1-174","volume":"111","author":[{"family":"Powell","given":"Jamie Eduardo"}],"issued":{"date-parts":[["2003"]]}}}],"schema":"https://github.com/citation-style-language/schema/raw/master/csl-citation.json"} </w:instrText>
            </w:r>
            <w:r w:rsidRPr="00533D32">
              <w:rPr>
                <w:rFonts w:ascii="Arial" w:hAnsi="Arial" w:cs="Arial"/>
                <w:color w:val="000000"/>
              </w:rPr>
              <w:fldChar w:fldCharType="separate"/>
            </w:r>
            <w:r w:rsidRPr="00533D32">
              <w:rPr>
                <w:rFonts w:ascii="Arial" w:hAnsi="Arial" w:cs="Arial"/>
              </w:rPr>
              <w:t>[3]</w:t>
            </w:r>
            <w:r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PVL 4017-79 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begin"/>
            </w:r>
            <w:r w:rsidR="00383B4A" w:rsidRPr="00533D32">
              <w:rPr>
                <w:rFonts w:ascii="Arial" w:hAnsi="Arial" w:cs="Arial"/>
                <w:color w:val="000000"/>
              </w:rPr>
              <w:instrText xml:space="preserve"> ADDIN ZOTERO_ITEM CSL_CITATION {"citationID":"2db5t8qoea","properties":{"formattedCitation":"[3]","plainCitation":"[3]"},"citationItems":[{"id":1747,"uris":["http://zotero.org/users/1224395/items/AIK35QTK"],"uri":["http://zotero.org/users/1224395/items/AIK35QTK"],"itemData":{"id":1747,"type":"article-journal","title":"Revision of South American Titanosaurid dinosaurs: palaeobiological, palaeobiogeographical, and phylogenetic aspects","container-title":"Records of the Queen Victoria Museum, Launceston","page":"1-174","volume":"111","author":[{"family":"Powell","given":"Jamie Eduardo"}],"issued":{"date-parts":[["2003"]]}}}],"schema":"https://github.com/citation-style-language/schema/raw/master/csl-citation.json"} </w:instrTex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separate"/>
            </w:r>
            <w:r w:rsidR="00383B4A" w:rsidRPr="00533D32">
              <w:rPr>
                <w:rFonts w:ascii="Arial" w:hAnsi="Arial" w:cs="Arial"/>
              </w:rPr>
              <w:t>[3]</w:t>
            </w:r>
            <w:r w:rsidR="00383B4A" w:rsidRPr="00533D32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2E0E77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“Prosauropods”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Euskelosaurus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525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525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360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3602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360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3603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Melanorosaurus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26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 345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Massospondylus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69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I/1/4267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76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693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77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789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78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xx (JUVE)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86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78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95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953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99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777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I/1/426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861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 277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998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 345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 5135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 513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26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SAM-PK-K 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AM-PK-K 789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BP/1/4769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Plateosaurus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1320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1320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196710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1967108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5353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53537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F2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F27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F4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F48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Tross193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SMNS Tross1932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color w:val="000000"/>
              </w:rPr>
              <w:t>Theropoda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533D32">
              <w:rPr>
                <w:rFonts w:ascii="Arial" w:hAnsi="Arial" w:cs="Arial"/>
                <w:i/>
                <w:iCs/>
                <w:color w:val="000000"/>
              </w:rPr>
              <w:t>Allosaurus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1223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12231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1226B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1226B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320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3208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540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5409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631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6317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14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149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2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4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4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5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86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1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2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3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4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4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895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5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6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8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09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1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7910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948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UMNHVP 948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i/>
                <w:iCs/>
                <w:color w:val="000000"/>
              </w:rPr>
              <w:t>Numida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1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1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2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2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3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3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4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4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5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5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6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7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8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8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9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9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1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 xml:space="preserve">WIU </w:t>
            </w:r>
            <w:proofErr w:type="spellStart"/>
            <w:r w:rsidRPr="00533D32">
              <w:rPr>
                <w:rFonts w:ascii="Arial" w:hAnsi="Arial" w:cs="Arial"/>
                <w:color w:val="000000"/>
              </w:rPr>
              <w:t>uncataloged</w:t>
            </w:r>
            <w:proofErr w:type="spellEnd"/>
            <w:r w:rsidRPr="00533D32">
              <w:rPr>
                <w:rFonts w:ascii="Arial" w:hAnsi="Arial" w:cs="Arial"/>
                <w:color w:val="000000"/>
              </w:rPr>
              <w:t xml:space="preserve"> specimen 1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  <w:proofErr w:type="spellStart"/>
            <w:r w:rsidRPr="00533D32">
              <w:rPr>
                <w:rFonts w:ascii="Arial" w:hAnsi="Arial" w:cs="Arial"/>
                <w:color w:val="000000"/>
              </w:rPr>
              <w:t>Crocodylia</w:t>
            </w:r>
            <w:proofErr w:type="spellEnd"/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  <w:r w:rsidRPr="00533D32">
              <w:rPr>
                <w:rFonts w:ascii="Arial" w:hAnsi="Arial" w:cs="Arial"/>
                <w:i/>
                <w:iCs/>
                <w:color w:val="000000"/>
              </w:rPr>
              <w:t>Alligator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1CF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1CF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49.5 inch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49.5 inch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2 inch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2 inch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2 inch female (#2)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2 inch female (#2)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2.5 inch X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2.5 inch X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4.5 inch 908156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54.5 inch 908156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61 inch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61 inch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72 inch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72 inch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84 inch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84 inch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DS-10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DS-10</w:t>
            </w:r>
          </w:p>
        </w:tc>
      </w:tr>
      <w:tr w:rsidR="00A5081C" w:rsidRPr="00533D32" w:rsidTr="00533D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DS-7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DS-7</w:t>
            </w:r>
          </w:p>
        </w:tc>
      </w:tr>
      <w:tr w:rsidR="00A5081C" w:rsidRPr="00533D32" w:rsidTr="00533D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X</w:t>
            </w:r>
          </w:p>
        </w:tc>
        <w:tc>
          <w:tcPr>
            <w:tcW w:w="2394" w:type="dxa"/>
          </w:tcPr>
          <w:p w:rsidR="00A5081C" w:rsidRPr="00533D32" w:rsidRDefault="00A5081C" w:rsidP="00383B4A">
            <w:pPr>
              <w:spacing w:line="480" w:lineRule="auto"/>
              <w:contextualSpacing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533D32">
              <w:rPr>
                <w:rFonts w:ascii="Arial" w:hAnsi="Arial" w:cs="Arial"/>
                <w:color w:val="000000"/>
              </w:rPr>
              <w:t>WIU X</w:t>
            </w:r>
          </w:p>
        </w:tc>
      </w:tr>
    </w:tbl>
    <w:p w:rsidR="00383B4A" w:rsidRPr="00383B4A" w:rsidRDefault="00383B4A" w:rsidP="00383B4A">
      <w:pPr>
        <w:spacing w:line="480" w:lineRule="auto"/>
        <w:contextualSpacing/>
        <w:rPr>
          <w:rFonts w:ascii="Arial" w:hAnsi="Arial" w:cs="Arial"/>
          <w:b/>
          <w:sz w:val="24"/>
          <w:szCs w:val="24"/>
        </w:rPr>
      </w:pPr>
      <w:r w:rsidRPr="00383B4A">
        <w:rPr>
          <w:rFonts w:ascii="Arial" w:hAnsi="Arial" w:cs="Arial"/>
          <w:b/>
          <w:sz w:val="24"/>
          <w:szCs w:val="24"/>
        </w:rPr>
        <w:t>References</w:t>
      </w:r>
    </w:p>
    <w:p w:rsidR="00383B4A" w:rsidRPr="00383B4A" w:rsidRDefault="00383B4A" w:rsidP="00383B4A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383B4A">
        <w:rPr>
          <w:rFonts w:ascii="Times New Roman" w:hAnsi="Times New Roman" w:cs="Times New Roman"/>
          <w:sz w:val="24"/>
          <w:szCs w:val="24"/>
        </w:rPr>
        <w:t xml:space="preserve">1. </w:t>
      </w:r>
      <w:r w:rsidRPr="00383B4A">
        <w:rPr>
          <w:rFonts w:ascii="Times New Roman" w:hAnsi="Times New Roman" w:cs="Times New Roman"/>
          <w:sz w:val="24"/>
          <w:szCs w:val="24"/>
        </w:rPr>
        <w:tab/>
        <w:t xml:space="preserve">Martinez RD, Gimenez O, Rodriguez J, Luna M, Lamanna MC (2004) An articulated specimen of the basal Titanosaurian (Dinosauria: Sauropoda) </w:t>
      </w:r>
      <w:r w:rsidRPr="00383B4A">
        <w:rPr>
          <w:rFonts w:ascii="Times New Roman" w:hAnsi="Times New Roman" w:cs="Times New Roman"/>
          <w:i/>
          <w:iCs/>
          <w:sz w:val="24"/>
          <w:szCs w:val="24"/>
        </w:rPr>
        <w:t>Epachthosaurus scuiottoi</w:t>
      </w:r>
      <w:r w:rsidRPr="00383B4A">
        <w:rPr>
          <w:rFonts w:ascii="Times New Roman" w:hAnsi="Times New Roman" w:cs="Times New Roman"/>
          <w:sz w:val="24"/>
          <w:szCs w:val="24"/>
        </w:rPr>
        <w:t xml:space="preserve"> from </w:t>
      </w:r>
      <w:r w:rsidRPr="00383B4A">
        <w:rPr>
          <w:rFonts w:ascii="Times New Roman" w:hAnsi="Times New Roman" w:cs="Times New Roman"/>
          <w:sz w:val="24"/>
          <w:szCs w:val="24"/>
        </w:rPr>
        <w:lastRenderedPageBreak/>
        <w:t>the Early Late Cretaceous Bajo Barreal Formation of Chubut Province, Argentina. J Vertebr Paleontol 24: 107–120.</w:t>
      </w:r>
    </w:p>
    <w:p w:rsidR="00383B4A" w:rsidRPr="00383B4A" w:rsidRDefault="00383B4A" w:rsidP="00383B4A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83B4A">
        <w:rPr>
          <w:rFonts w:ascii="Times New Roman" w:hAnsi="Times New Roman" w:cs="Times New Roman"/>
          <w:sz w:val="24"/>
          <w:szCs w:val="24"/>
        </w:rPr>
        <w:t xml:space="preserve">2. </w:t>
      </w:r>
      <w:r w:rsidRPr="00383B4A">
        <w:rPr>
          <w:rFonts w:ascii="Times New Roman" w:hAnsi="Times New Roman" w:cs="Times New Roman"/>
          <w:sz w:val="24"/>
          <w:szCs w:val="24"/>
        </w:rPr>
        <w:tab/>
        <w:t xml:space="preserve">Otero A (2010) The Appendicular Skeleton of </w:t>
      </w:r>
      <w:r w:rsidRPr="00383B4A">
        <w:rPr>
          <w:rFonts w:ascii="Times New Roman" w:hAnsi="Times New Roman" w:cs="Times New Roman"/>
          <w:i/>
          <w:iCs/>
          <w:sz w:val="24"/>
          <w:szCs w:val="24"/>
        </w:rPr>
        <w:t>Neuquensaurus</w:t>
      </w:r>
      <w:r w:rsidRPr="00383B4A">
        <w:rPr>
          <w:rFonts w:ascii="Times New Roman" w:hAnsi="Times New Roman" w:cs="Times New Roman"/>
          <w:sz w:val="24"/>
          <w:szCs w:val="24"/>
        </w:rPr>
        <w:t xml:space="preserve"> , a Late Cretaceous Saltasaurine Sauropod from Patagonia, Argentina. Acta Palaeontol Pol 55: 399–426. doi:10.4202/app.2009.0099.</w:t>
      </w:r>
    </w:p>
    <w:p w:rsidR="00383B4A" w:rsidRPr="00383B4A" w:rsidRDefault="00383B4A" w:rsidP="00383B4A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83B4A">
        <w:rPr>
          <w:rFonts w:ascii="Times New Roman" w:hAnsi="Times New Roman" w:cs="Times New Roman"/>
          <w:sz w:val="24"/>
          <w:szCs w:val="24"/>
        </w:rPr>
        <w:t xml:space="preserve">3. </w:t>
      </w:r>
      <w:r w:rsidRPr="00383B4A">
        <w:rPr>
          <w:rFonts w:ascii="Times New Roman" w:hAnsi="Times New Roman" w:cs="Times New Roman"/>
          <w:sz w:val="24"/>
          <w:szCs w:val="24"/>
        </w:rPr>
        <w:tab/>
        <w:t>Powell JE (2003) Revision of South American Titanosaurid dinosaurs: palaeobiological, palaeobiogeographical, and phylogenetic aspects. Rec Queen Vic Mus Launceston 111: 1–174.</w:t>
      </w:r>
    </w:p>
    <w:p w:rsidR="00383B4A" w:rsidRPr="00383B4A" w:rsidRDefault="00383B4A" w:rsidP="00383B4A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83B4A">
        <w:rPr>
          <w:rFonts w:ascii="Times New Roman" w:hAnsi="Times New Roman" w:cs="Times New Roman"/>
          <w:sz w:val="24"/>
          <w:szCs w:val="24"/>
        </w:rPr>
        <w:t xml:space="preserve">4. </w:t>
      </w:r>
      <w:r w:rsidRPr="00383B4A">
        <w:rPr>
          <w:rFonts w:ascii="Times New Roman" w:hAnsi="Times New Roman" w:cs="Times New Roman"/>
          <w:sz w:val="24"/>
          <w:szCs w:val="24"/>
        </w:rPr>
        <w:tab/>
        <w:t xml:space="preserve">Borsuk-Bialynicka M (1977) A new Camarasaurid sauropod </w:t>
      </w:r>
      <w:r w:rsidRPr="00383B4A">
        <w:rPr>
          <w:rFonts w:ascii="Times New Roman" w:hAnsi="Times New Roman" w:cs="Times New Roman"/>
          <w:i/>
          <w:iCs/>
          <w:sz w:val="24"/>
          <w:szCs w:val="24"/>
        </w:rPr>
        <w:t>Opisthocoelicaudia skarzynskii</w:t>
      </w:r>
      <w:r w:rsidRPr="00383B4A">
        <w:rPr>
          <w:rFonts w:ascii="Times New Roman" w:hAnsi="Times New Roman" w:cs="Times New Roman"/>
          <w:sz w:val="24"/>
          <w:szCs w:val="24"/>
        </w:rPr>
        <w:t xml:space="preserve"> gen. n., sp. n. from the Upper Cretaceous of Mongolia. Palaeontol Pol 37: 5–64.</w:t>
      </w:r>
    </w:p>
    <w:p w:rsidR="00383B4A" w:rsidRPr="00383B4A" w:rsidRDefault="00383B4A" w:rsidP="00383B4A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83B4A">
        <w:rPr>
          <w:rFonts w:ascii="Times New Roman" w:hAnsi="Times New Roman" w:cs="Times New Roman"/>
          <w:sz w:val="24"/>
          <w:szCs w:val="24"/>
        </w:rPr>
        <w:t xml:space="preserve">5. </w:t>
      </w:r>
      <w:r w:rsidRPr="00383B4A">
        <w:rPr>
          <w:rFonts w:ascii="Times New Roman" w:hAnsi="Times New Roman" w:cs="Times New Roman"/>
          <w:sz w:val="24"/>
          <w:szCs w:val="24"/>
        </w:rPr>
        <w:tab/>
        <w:t>Smith JB, Lamanna MC, Lacovara KJ, Dodson P, Smith JR, et al. (2001) A Giant Sauropod Dinosaur from an Upper Cretaceous Mangrove Deposit in Egypt. Science 292: 1704–1706. doi:10.1126/science.1060561.</w:t>
      </w:r>
    </w:p>
    <w:p w:rsidR="00383B4A" w:rsidRPr="00383B4A" w:rsidRDefault="00383B4A" w:rsidP="00383B4A">
      <w:pPr>
        <w:pStyle w:val="Bibliography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383B4A">
        <w:rPr>
          <w:rFonts w:ascii="Times New Roman" w:hAnsi="Times New Roman" w:cs="Times New Roman"/>
          <w:sz w:val="24"/>
          <w:szCs w:val="24"/>
        </w:rPr>
        <w:t xml:space="preserve">6. </w:t>
      </w:r>
      <w:r w:rsidRPr="00383B4A">
        <w:rPr>
          <w:rFonts w:ascii="Times New Roman" w:hAnsi="Times New Roman" w:cs="Times New Roman"/>
          <w:sz w:val="24"/>
          <w:szCs w:val="24"/>
        </w:rPr>
        <w:tab/>
        <w:t xml:space="preserve">Rogers KC (2009) The postcranial osteology of </w:t>
      </w:r>
      <w:r w:rsidRPr="00383B4A">
        <w:rPr>
          <w:rFonts w:ascii="Times New Roman" w:hAnsi="Times New Roman" w:cs="Times New Roman"/>
          <w:i/>
          <w:iCs/>
          <w:sz w:val="24"/>
          <w:szCs w:val="24"/>
        </w:rPr>
        <w:t>Rapetosaurus krausei</w:t>
      </w:r>
      <w:r w:rsidRPr="00383B4A">
        <w:rPr>
          <w:rFonts w:ascii="Times New Roman" w:hAnsi="Times New Roman" w:cs="Times New Roman"/>
          <w:sz w:val="24"/>
          <w:szCs w:val="24"/>
        </w:rPr>
        <w:t xml:space="preserve"> (Sauropoda: Titanosauria) from the Late Cretaceous of Madagascar. J Vertebr Paleontol 29: 1046–1086. doi:10.1671/039.029.0432.</w:t>
      </w:r>
    </w:p>
    <w:p w:rsidR="00383B4A" w:rsidRPr="00383B4A" w:rsidRDefault="00383B4A" w:rsidP="00383B4A">
      <w:pPr>
        <w:spacing w:line="480" w:lineRule="auto"/>
        <w:contextualSpacing/>
      </w:pPr>
      <w:r>
        <w:fldChar w:fldCharType="end"/>
      </w:r>
    </w:p>
    <w:sectPr w:rsidR="00383B4A" w:rsidRPr="00383B4A" w:rsidSect="00F202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A5081C"/>
    <w:rsid w:val="00267AB2"/>
    <w:rsid w:val="002E0E77"/>
    <w:rsid w:val="00383B4A"/>
    <w:rsid w:val="00533D32"/>
    <w:rsid w:val="00A5081C"/>
    <w:rsid w:val="00F202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08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5081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383B4A"/>
    <w:pPr>
      <w:tabs>
        <w:tab w:val="left" w:pos="384"/>
      </w:tabs>
      <w:spacing w:after="240" w:line="240" w:lineRule="auto"/>
      <w:ind w:left="384" w:hanging="384"/>
    </w:pPr>
  </w:style>
  <w:style w:type="table" w:styleId="LightShading">
    <w:name w:val="Light Shading"/>
    <w:basedOn w:val="TableNormal"/>
    <w:uiPriority w:val="60"/>
    <w:rsid w:val="00533D32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6</Pages>
  <Words>2492</Words>
  <Characters>14206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Bonnan</dc:creator>
  <cp:lastModifiedBy>Bonnan, Matthew</cp:lastModifiedBy>
  <cp:revision>5</cp:revision>
  <dcterms:created xsi:type="dcterms:W3CDTF">2013-07-26T15:24:00Z</dcterms:created>
  <dcterms:modified xsi:type="dcterms:W3CDTF">2013-08-22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"&gt;&lt;session id="xObZ9hHY"/&gt;&lt;style id="http://www.zotero.org/styles/plos-one" hasBibliography="1" bibliographyStyleHasBeenSet="1"/&gt;&lt;prefs&gt;&lt;pref name="fieldType" value="Field"/&gt;&lt;pref name="storeReferences" value="t</vt:lpwstr>
  </property>
  <property fmtid="{D5CDD505-2E9C-101B-9397-08002B2CF9AE}" pid="3" name="ZOTERO_PREF_2">
    <vt:lpwstr>rue"/&gt;&lt;pref name="automaticJournalAbbreviations" value="true"/&gt;&lt;pref name="noteType" value="0"/&gt;&lt;/prefs&gt;&lt;/data&gt;</vt:lpwstr>
  </property>
</Properties>
</file>